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w:t>
            </w:r>
            <w:bookmarkStart w:id="0" w:name="_GoBack"/>
            <w:bookmarkEnd w:id="0"/>
            <w:r w:rsidRPr="00C00AA2">
              <w:rPr>
                <w:sz w:val="24"/>
                <w:szCs w:val="24"/>
              </w:rPr>
              <w:t>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2059B061" w14:textId="64AFD59A" w:rsidR="0026054E" w:rsidRDefault="00B76B6C" w:rsidP="00B76B6C">
      <w:r>
        <w:tab/>
      </w:r>
      <w:r w:rsidR="00327C14" w:rsidRPr="00327C14">
        <w:t>My graduate and post-graduate research spans</w:t>
      </w:r>
      <w:r w:rsidR="00A80DD8">
        <w:t xml:space="preserve"> </w:t>
      </w:r>
      <w:r w:rsidR="00327C14" w:rsidRPr="00327C14">
        <w:t xml:space="preserve">natural language processing (NLP), </w:t>
      </w:r>
      <w:r w:rsidR="00A80DD8" w:rsidRPr="00327C14">
        <w:t>machine learning</w:t>
      </w:r>
      <w:r w:rsidR="00A80DD8">
        <w:t xml:space="preserve">, </w:t>
      </w:r>
      <w:r w:rsidR="00327C14" w:rsidRPr="00327C14">
        <w:t xml:space="preserve">and medical informatics. </w:t>
      </w:r>
      <w:r w:rsidR="004617C2">
        <w:t xml:space="preserve">For my Ph.D. dissertation I developed methods for training highly accurate and robust machine learning and NLP models that require little training data. This work became one of the key themes </w:t>
      </w:r>
      <w:r w:rsidR="00C94AE7">
        <w:t>of</w:t>
      </w:r>
      <w:r w:rsidR="004617C2">
        <w:t xml:space="preserve"> my research</w:t>
      </w:r>
      <w:r w:rsidR="003E1850">
        <w:t>.</w:t>
      </w:r>
      <w:r w:rsidR="004617C2">
        <w:t xml:space="preserve"> Most approaches in NLP currently rely on labeled data, which is </w:t>
      </w:r>
      <w:r w:rsidR="006E2D1D">
        <w:t xml:space="preserve">often very </w:t>
      </w:r>
      <w:r w:rsidR="004617C2">
        <w:t xml:space="preserve">expensive to obtain. My research demonstrated that </w:t>
      </w:r>
      <w:r w:rsidR="00AC6C1A">
        <w:t>labeled</w:t>
      </w:r>
      <w:r w:rsidR="00A33D79">
        <w:t xml:space="preserve"> data</w:t>
      </w:r>
      <w:r w:rsidR="002E77D2">
        <w:t xml:space="preserve"> can be obtained </w:t>
      </w:r>
      <w:r w:rsidR="009B3FDD">
        <w:t>much more e</w:t>
      </w:r>
      <w:r w:rsidR="0064129C">
        <w:t>fficiently</w:t>
      </w:r>
      <w:r w:rsidR="009B3FDD">
        <w:t xml:space="preserve"> </w:t>
      </w:r>
      <w:r w:rsidR="002E77D2">
        <w:t xml:space="preserve">using a number of innovative techniques that </w:t>
      </w:r>
      <w:r w:rsidR="007D17A7">
        <w:t>require only a fraction of the data whi</w:t>
      </w:r>
      <w:r w:rsidR="001E3952">
        <w:t>l</w:t>
      </w:r>
      <w:r w:rsidR="007D17A7">
        <w:t>e still exhibiting high performance</w:t>
      </w:r>
      <w:r w:rsidR="002E77D2">
        <w:t>.</w:t>
      </w:r>
      <w:r w:rsidR="007D17A7">
        <w:t xml:space="preserve"> </w:t>
      </w:r>
      <w:r w:rsidR="00C65484">
        <w:t xml:space="preserve">This theme of my research is directly </w:t>
      </w:r>
      <w:r w:rsidR="00B42831">
        <w:t>applicable</w:t>
      </w:r>
      <w:r w:rsidR="00C65484">
        <w:t xml:space="preserve"> to this </w:t>
      </w:r>
      <w:r w:rsidR="0076432E">
        <w:t xml:space="preserve">AHRQ </w:t>
      </w:r>
      <w:r w:rsidR="00C65484">
        <w:t>proposal which largely focuses on saving costs related to manual review of clinical notes.</w:t>
      </w:r>
      <w:r w:rsidR="00417942">
        <w:t xml:space="preserve"> I am very excited to work on this proposal as I am convinced that NLP and machine learning </w:t>
      </w:r>
      <w:r w:rsidR="006F3FB5">
        <w:t>will likely</w:t>
      </w:r>
      <w:r w:rsidR="00417942">
        <w:t xml:space="preserve"> revolutionize quality measurement and result in </w:t>
      </w:r>
      <w:r w:rsidR="0024475A">
        <w:t>massive</w:t>
      </w:r>
      <w:r w:rsidR="00417942">
        <w:t xml:space="preserve"> savings </w:t>
      </w:r>
      <w:r w:rsidR="009D684D">
        <w:t>in</w:t>
      </w:r>
      <w:r w:rsidR="00417942">
        <w:t xml:space="preserve"> healthcare costs.</w:t>
      </w:r>
      <w:r w:rsidR="003358E6">
        <w:t xml:space="preserve"> My expertise in machine learning, NLP, and clinical informatics build a solid foundation for leading</w:t>
      </w:r>
      <w:r w:rsidR="00A47087">
        <w:t xml:space="preserve"> this AHRQ proposal.</w:t>
      </w:r>
    </w:p>
    <w:p w14:paraId="004FF6A5" w14:textId="6FD549AA" w:rsidR="00844669" w:rsidRDefault="000C5376" w:rsidP="000C5376">
      <w:pPr>
        <w:rPr>
          <w:b/>
        </w:rPr>
      </w:pPr>
      <w:r>
        <w:tab/>
      </w:r>
      <w:r w:rsidR="00327C14" w:rsidRPr="00327C14">
        <w:t>As a researcher at Boston Children’s Hospital and Harvard Medical School I work</w:t>
      </w:r>
      <w:r w:rsidR="00433B2F">
        <w:t>ed</w:t>
      </w:r>
      <w:r w:rsidR="00327C14" w:rsidRPr="00327C14">
        <w:t xml:space="preserve"> on applications of machine learning and NLP to health and medicine. Specifically, I </w:t>
      </w:r>
      <w:r w:rsidR="00CA7DFA">
        <w:t>was</w:t>
      </w:r>
      <w:r w:rsidR="00327C14" w:rsidRPr="00327C14">
        <w:t xml:space="preserve"> involved in several projects that focus</w:t>
      </w:r>
      <w:r w:rsidR="00B24A8A">
        <w:t>ed</w:t>
      </w:r>
      <w:r w:rsidR="00327C14" w:rsidRPr="00327C14">
        <w:t xml:space="preserve"> on deep semantic analysis of clinical texts including relation extraction between medical entities, </w:t>
      </w:r>
      <w:r w:rsidR="00C73A45">
        <w:t>phenotyping</w:t>
      </w:r>
      <w:r w:rsidR="00327C14" w:rsidRPr="00327C14">
        <w:t>, and o</w:t>
      </w:r>
      <w:r w:rsidR="00F323F3">
        <w:t>ther types of data mining. I le</w:t>
      </w:r>
      <w:r w:rsidR="00327C14" w:rsidRPr="00327C14">
        <w:t xml:space="preserve">d the development of the methods and software for relation extraction; our best performing methods were </w:t>
      </w:r>
      <w:r w:rsidR="008F793F">
        <w:t xml:space="preserve">implemented and </w:t>
      </w:r>
      <w:r w:rsidR="00327C14" w:rsidRPr="00327C14">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t>s</w:t>
      </w:r>
      <w:r w:rsidR="00327C14" w:rsidRPr="00327C14">
        <w:t>) project. In addition to my extensive research expertise in NLP and machine learning, I bring years of software development experience that is crucial for creating well-designed, reliable, and interoperable software that we plan</w:t>
      </w:r>
      <w:r w:rsidR="00327C14">
        <w:t xml:space="preserve"> </w:t>
      </w:r>
      <w:r w:rsidR="00E56B2A">
        <w:t>to deliver</w:t>
      </w:r>
      <w:r w:rsidR="00327C14">
        <w:t xml:space="preserve"> for this project.</w:t>
      </w:r>
      <w:r w:rsidR="004A5FC1">
        <w:t xml:space="preserve"> </w:t>
      </w:r>
    </w:p>
    <w:p w14:paraId="7EE313E0" w14:textId="430B3CF4" w:rsidR="00A2487B" w:rsidRPr="00D7286E" w:rsidRDefault="000C5376" w:rsidP="00D7286E">
      <w:r>
        <w:tab/>
      </w:r>
      <w:r w:rsidR="004A5FC1" w:rsidRPr="00D7286E">
        <w:t xml:space="preserve">In January, 2016 </w:t>
      </w:r>
      <w:r w:rsidR="00BF0412" w:rsidRPr="00D7286E">
        <w:t xml:space="preserve">I </w:t>
      </w:r>
      <w:r w:rsidR="00B24A8A" w:rsidRPr="00D7286E">
        <w:t>joined</w:t>
      </w:r>
      <w:r w:rsidR="004A5FC1" w:rsidRPr="00D7286E">
        <w:t xml:space="preserve"> the </w:t>
      </w:r>
      <w:r w:rsidR="00CF2FAE" w:rsidRPr="00D7286E">
        <w:t>c</w:t>
      </w:r>
      <w:r w:rsidR="004A5FC1" w:rsidRPr="00D7286E">
        <w:t xml:space="preserve">omputer science department at </w:t>
      </w:r>
      <w:r w:rsidR="008C773A">
        <w:t xml:space="preserve">Loyola University Chicago as </w:t>
      </w:r>
      <w:r w:rsidR="00CF2FAE" w:rsidRPr="00D7286E">
        <w:t>a</w:t>
      </w:r>
      <w:r w:rsidR="004A5FC1" w:rsidRPr="00D7286E">
        <w:t xml:space="preserve">ssistant </w:t>
      </w:r>
      <w:r w:rsidR="00CF2FAE" w:rsidRPr="00D7286E">
        <w:t>p</w:t>
      </w:r>
      <w:r w:rsidR="004A5FC1" w:rsidRPr="00D7286E">
        <w:t xml:space="preserve">rofessor, where I continue my research in </w:t>
      </w:r>
      <w:r w:rsidR="00BA1314" w:rsidRPr="00D7286E">
        <w:t>medical</w:t>
      </w:r>
      <w:r w:rsidR="004A5FC1" w:rsidRPr="00D7286E">
        <w:t xml:space="preserve"> informatics</w:t>
      </w:r>
      <w:r w:rsidR="00AE2BEF" w:rsidRPr="00D7286E">
        <w:t xml:space="preserve">, </w:t>
      </w:r>
      <w:r w:rsidR="004D315F" w:rsidRPr="00D7286E">
        <w:t>NLP</w:t>
      </w:r>
      <w:r w:rsidR="00AE2BEF" w:rsidRPr="00D7286E">
        <w:t>, and machine learning.</w:t>
      </w:r>
      <w:r w:rsidR="003E2CB7" w:rsidRPr="00D7286E">
        <w:t xml:space="preserve"> I currently also have </w:t>
      </w:r>
      <w:r w:rsidR="00256561" w:rsidRPr="00D7286E">
        <w:t>secondary appointment</w:t>
      </w:r>
      <w:r w:rsidR="003E2CB7" w:rsidRPr="00D7286E">
        <w:t>s</w:t>
      </w:r>
      <w:r w:rsidR="00256561" w:rsidRPr="00D7286E">
        <w:t xml:space="preserve"> at Loyola School of Medicine and Boston Children’s Hospital. </w:t>
      </w:r>
      <w:r w:rsidR="00130F3F" w:rsidRPr="00D7286E">
        <w:t xml:space="preserve"> </w:t>
      </w:r>
      <w:r w:rsidR="005E0184" w:rsidRPr="00D7286E">
        <w:t>Recently</w:t>
      </w:r>
      <w:r w:rsidR="00BA1E20" w:rsidRPr="00D7286E">
        <w:t xml:space="preserve">, in collaboration with Dr. Miller I have </w:t>
      </w:r>
      <w:r w:rsidR="0061472A" w:rsidRPr="00D7286E">
        <w:t>conducted experiments focusing on</w:t>
      </w:r>
      <w:r w:rsidR="00BA1E20" w:rsidRPr="00D7286E">
        <w:t xml:space="preserve"> </w:t>
      </w:r>
      <w:r w:rsidR="006F21FE">
        <w:t xml:space="preserve">several </w:t>
      </w:r>
      <w:r w:rsidR="00BA1E20" w:rsidRPr="00D7286E">
        <w:t xml:space="preserve">applications of deep neural networks ("deep learning") to clinical NLP. </w:t>
      </w:r>
      <w:r w:rsidR="00B0576B" w:rsidRPr="00D7286E">
        <w:t>Our</w:t>
      </w:r>
      <w:r w:rsidR="00BA1E20" w:rsidRPr="00D7286E">
        <w:t xml:space="preserve"> results </w:t>
      </w:r>
      <w:r w:rsidR="007C50B5">
        <w:t>were</w:t>
      </w:r>
      <w:r w:rsidR="00BA1E20" w:rsidRPr="00D7286E">
        <w:t xml:space="preserve"> very positive: the neural models perform </w:t>
      </w:r>
      <w:r w:rsidR="00564E84" w:rsidRPr="00D7286E">
        <w:t>approximately</w:t>
      </w:r>
      <w:r w:rsidR="00BA1E20" w:rsidRPr="00D7286E">
        <w:t xml:space="preserve"> as well as the state-of-the-art and </w:t>
      </w:r>
      <w:r w:rsidR="00A76530" w:rsidRPr="00D7286E">
        <w:t xml:space="preserve">at least </w:t>
      </w:r>
      <w:r w:rsidR="00BA1E20" w:rsidRPr="00D7286E">
        <w:t>in several cases show considerable gains in performance, while completely eliminating the need</w:t>
      </w:r>
      <w:r w:rsidR="00D16361">
        <w:t xml:space="preserve"> for manual feature engineering </w:t>
      </w:r>
      <w:r w:rsidR="00A05B6A">
        <w:t>(Dligach, Miller, Lin, Bethard, and Savova, 2017</w:t>
      </w:r>
      <w:r w:rsidR="000566DB">
        <w:t>; Lin, Miller, Dligach, Bethard, and Savova, 2017</w:t>
      </w:r>
      <w:r w:rsidR="00A05B6A">
        <w:t>)</w:t>
      </w:r>
      <w:r w:rsidR="00E84EDA" w:rsidRPr="00D7286E">
        <w:t>.</w:t>
      </w:r>
      <w:r w:rsidR="00BA1E20" w:rsidRPr="00D7286E">
        <w:t xml:space="preserve"> </w:t>
      </w:r>
      <w:r w:rsidR="00011A4C">
        <w:t>These works</w:t>
      </w:r>
      <w:r w:rsidR="00B7010B" w:rsidRPr="00D7286E">
        <w:t xml:space="preserve"> </w:t>
      </w:r>
      <w:r w:rsidR="00C84008">
        <w:t>are</w:t>
      </w:r>
      <w:r w:rsidR="00C214E8" w:rsidRPr="00D7286E">
        <w:t xml:space="preserve"> directly relevant </w:t>
      </w:r>
      <w:r w:rsidR="00C214E8" w:rsidRPr="00D7286E">
        <w:lastRenderedPageBreak/>
        <w:t xml:space="preserve">to this AHRQ proposal as a number of methods that we propose in specific aim 2 </w:t>
      </w:r>
      <w:r w:rsidR="00D10750" w:rsidRPr="00D7286E">
        <w:t>are inspired by recent developments in deep learning</w:t>
      </w:r>
      <w:r w:rsidR="002E02D8" w:rsidRPr="00D7286E">
        <w:t>.</w:t>
      </w:r>
      <w:r w:rsidR="00C214E8" w:rsidRPr="00D7286E">
        <w:t xml:space="preserve"> </w:t>
      </w:r>
    </w:p>
    <w:p w14:paraId="1F7E6A4A" w14:textId="10C5BDFD" w:rsidR="003B425B" w:rsidRPr="00D7286E" w:rsidRDefault="00D7286E" w:rsidP="00D7286E">
      <w:pPr>
        <w:rPr>
          <w:rFonts w:cs="Arial"/>
          <w:szCs w:val="22"/>
        </w:rPr>
      </w:pPr>
      <w:r>
        <w:rPr>
          <w:rFonts w:cs="Arial"/>
          <w:szCs w:val="22"/>
        </w:rPr>
        <w:tab/>
      </w:r>
      <w:r w:rsidR="00A8426C" w:rsidRPr="00D7286E">
        <w:rPr>
          <w:rFonts w:cs="Arial"/>
          <w:szCs w:val="22"/>
        </w:rPr>
        <w:t>I have an extensive history of collaboration with all</w:t>
      </w:r>
      <w:r w:rsidR="00CD2F14" w:rsidRPr="00D7286E">
        <w:rPr>
          <w:rFonts w:cs="Arial"/>
          <w:szCs w:val="22"/>
        </w:rPr>
        <w:t xml:space="preserve"> the</w:t>
      </w:r>
      <w:r w:rsidR="00A8426C" w:rsidRPr="00D7286E">
        <w:rPr>
          <w:rFonts w:cs="Arial"/>
          <w:szCs w:val="22"/>
        </w:rPr>
        <w:t xml:space="preserve"> participants of this proposal.</w:t>
      </w:r>
      <w:r w:rsidR="00A96B07" w:rsidRPr="00D7286E">
        <w:rPr>
          <w:rFonts w:cs="Arial"/>
          <w:szCs w:val="22"/>
        </w:rPr>
        <w:t xml:space="preserve"> I collaborated with Dr. Ozonoff (MPI) and Dr. Jorina</w:t>
      </w:r>
      <w:r w:rsidR="004F711B" w:rsidRPr="00D7286E">
        <w:rPr>
          <w:rFonts w:cs="Arial"/>
          <w:szCs w:val="22"/>
        </w:rPr>
        <w:t xml:space="preserve"> (co-I)</w:t>
      </w:r>
      <w:r w:rsidR="00A96B07" w:rsidRPr="00D7286E">
        <w:rPr>
          <w:rFonts w:cs="Arial"/>
          <w:szCs w:val="22"/>
        </w:rPr>
        <w:t xml:space="preserve"> </w:t>
      </w:r>
      <w:r w:rsidR="00A05F4B" w:rsidRPr="00D7286E">
        <w:rPr>
          <w:rFonts w:cs="Arial"/>
          <w:szCs w:val="22"/>
        </w:rPr>
        <w:t>on the preliminary work for this proposal which demonstrated that NLP-based quality measurement is feasible.</w:t>
      </w:r>
      <w:r w:rsidR="00A8426C" w:rsidRPr="00D7286E">
        <w:rPr>
          <w:rFonts w:cs="Arial"/>
          <w:szCs w:val="22"/>
        </w:rPr>
        <w:t xml:space="preserve"> </w:t>
      </w:r>
      <w:r w:rsidR="006A5A7A" w:rsidRPr="00D7286E">
        <w:rPr>
          <w:rFonts w:cs="Arial"/>
          <w:szCs w:val="22"/>
        </w:rPr>
        <w:t>Dr. Miller</w:t>
      </w:r>
      <w:r w:rsidR="000B28FA" w:rsidRPr="00D7286E">
        <w:rPr>
          <w:rFonts w:cs="Arial"/>
          <w:szCs w:val="22"/>
        </w:rPr>
        <w:t xml:space="preserve"> (</w:t>
      </w:r>
      <w:r w:rsidR="00B86D56" w:rsidRPr="00D7286E">
        <w:rPr>
          <w:rFonts w:cs="Arial"/>
          <w:szCs w:val="22"/>
        </w:rPr>
        <w:t>co-I</w:t>
      </w:r>
      <w:r w:rsidR="000B28FA" w:rsidRPr="00D7286E">
        <w:rPr>
          <w:rFonts w:cs="Arial"/>
          <w:szCs w:val="22"/>
        </w:rPr>
        <w:t>)</w:t>
      </w:r>
      <w:r w:rsidR="006A5A7A" w:rsidRPr="00D7286E">
        <w:rPr>
          <w:rFonts w:cs="Arial"/>
          <w:szCs w:val="22"/>
        </w:rPr>
        <w:t xml:space="preserve"> and I have an extensive history of collaboration that began in 2011 when </w:t>
      </w:r>
      <w:r w:rsidR="00A75620" w:rsidRPr="00D7286E">
        <w:rPr>
          <w:rFonts w:cs="Arial"/>
          <w:szCs w:val="22"/>
        </w:rPr>
        <w:t>I</w:t>
      </w:r>
      <w:r w:rsidR="006A5A7A" w:rsidRPr="00D7286E">
        <w:rPr>
          <w:rFonts w:cs="Arial"/>
          <w:szCs w:val="22"/>
        </w:rPr>
        <w:t xml:space="preserve"> joined the NLP lab at Boston Children’s Hospital</w:t>
      </w:r>
      <w:r w:rsidR="004205A7" w:rsidRPr="00D7286E">
        <w:rPr>
          <w:rFonts w:cs="Arial"/>
          <w:szCs w:val="22"/>
        </w:rPr>
        <w:t xml:space="preserve"> (BCH)</w:t>
      </w:r>
      <w:r w:rsidR="00601459" w:rsidRPr="00D7286E">
        <w:rPr>
          <w:rFonts w:cs="Arial"/>
          <w:szCs w:val="22"/>
        </w:rPr>
        <w:t xml:space="preserve"> and Harvard Medical School; o</w:t>
      </w:r>
      <w:r w:rsidR="009E4140" w:rsidRPr="00D7286E">
        <w:rPr>
          <w:rFonts w:cs="Arial"/>
          <w:szCs w:val="22"/>
        </w:rPr>
        <w:t>ur time at BCH ha</w:t>
      </w:r>
      <w:r w:rsidR="007D0734" w:rsidRPr="00D7286E">
        <w:rPr>
          <w:rFonts w:cs="Arial"/>
          <w:szCs w:val="22"/>
        </w:rPr>
        <w:t>d</w:t>
      </w:r>
      <w:r w:rsidR="009E4140" w:rsidRPr="00D7286E">
        <w:rPr>
          <w:rFonts w:cs="Arial"/>
          <w:szCs w:val="22"/>
        </w:rPr>
        <w:t xml:space="preserve"> been extremely productive and resulted in </w:t>
      </w:r>
      <w:r w:rsidR="00A1447A">
        <w:rPr>
          <w:rFonts w:cs="Arial"/>
          <w:szCs w:val="22"/>
        </w:rPr>
        <w:t>many</w:t>
      </w:r>
      <w:r w:rsidR="009E4140" w:rsidRPr="00D7286E">
        <w:rPr>
          <w:rFonts w:cs="Arial"/>
          <w:szCs w:val="22"/>
        </w:rPr>
        <w:t xml:space="preserve"> joint publications.</w:t>
      </w:r>
      <w:r w:rsidR="006A5A7A" w:rsidRPr="00D7286E">
        <w:rPr>
          <w:rFonts w:cs="Arial"/>
          <w:szCs w:val="22"/>
        </w:rPr>
        <w:t xml:space="preserve"> </w:t>
      </w:r>
      <w:r w:rsidR="009503B7">
        <w:rPr>
          <w:rFonts w:cs="Arial"/>
          <w:szCs w:val="22"/>
        </w:rPr>
        <w:t xml:space="preserve">My </w:t>
      </w:r>
      <w:r w:rsidR="00766171" w:rsidRPr="00D7286E">
        <w:rPr>
          <w:rFonts w:cs="Arial"/>
          <w:szCs w:val="22"/>
        </w:rPr>
        <w:t>students</w:t>
      </w:r>
      <w:r w:rsidR="009503B7">
        <w:rPr>
          <w:rFonts w:cs="Arial"/>
          <w:szCs w:val="22"/>
        </w:rPr>
        <w:t xml:space="preserve"> and I</w:t>
      </w:r>
      <w:r w:rsidR="00766171" w:rsidRPr="00D7286E">
        <w:rPr>
          <w:rFonts w:cs="Arial"/>
          <w:szCs w:val="22"/>
        </w:rPr>
        <w:t xml:space="preserve"> are currently collaborating with Dr. Afshar (co-I) on several phenotyping projects that focus on </w:t>
      </w:r>
      <w:r w:rsidR="00BA78D9" w:rsidRPr="00D7286E">
        <w:rPr>
          <w:rFonts w:cs="Arial"/>
          <w:szCs w:val="22"/>
        </w:rPr>
        <w:t>discovering patients with acute respiratory distress syndrome (ARDS) and detecting alcohol abuse in trauma patients.</w:t>
      </w:r>
      <w:r w:rsidR="00632696" w:rsidRPr="00D7286E">
        <w:rPr>
          <w:rFonts w:cs="Arial"/>
          <w:szCs w:val="22"/>
        </w:rPr>
        <w:t xml:space="preserve"> </w:t>
      </w:r>
      <w:r w:rsidR="006A741C">
        <w:rPr>
          <w:rFonts w:cs="Arial"/>
          <w:szCs w:val="22"/>
        </w:rPr>
        <w:t xml:space="preserve">Dr. Afshar, Dr. Churpek (University of Chicago site PI), and I are currently collaborating </w:t>
      </w:r>
      <w:r w:rsidR="00A91DFF">
        <w:rPr>
          <w:rFonts w:cs="Arial"/>
          <w:szCs w:val="22"/>
        </w:rPr>
        <w:t xml:space="preserve">on </w:t>
      </w:r>
      <w:r w:rsidR="006E2C8C">
        <w:rPr>
          <w:rFonts w:cs="Arial"/>
          <w:szCs w:val="22"/>
        </w:rPr>
        <w:t>cross-</w:t>
      </w:r>
      <w:r w:rsidR="000D01E6">
        <w:rPr>
          <w:rFonts w:cs="Arial"/>
          <w:szCs w:val="22"/>
        </w:rPr>
        <w:t>institutional</w:t>
      </w:r>
      <w:r w:rsidR="006E2C8C">
        <w:rPr>
          <w:rFonts w:cs="Arial"/>
          <w:szCs w:val="22"/>
        </w:rPr>
        <w:t xml:space="preserve"> validation of</w:t>
      </w:r>
      <w:r w:rsidR="00A91DFF">
        <w:rPr>
          <w:rFonts w:cs="Arial"/>
          <w:szCs w:val="22"/>
        </w:rPr>
        <w:t xml:space="preserve"> </w:t>
      </w:r>
      <w:r w:rsidR="006E2C8C">
        <w:rPr>
          <w:rFonts w:cs="Arial"/>
          <w:szCs w:val="22"/>
        </w:rPr>
        <w:t xml:space="preserve">our NLP </w:t>
      </w:r>
      <w:r w:rsidR="00FA6209">
        <w:rPr>
          <w:rFonts w:cs="Arial"/>
          <w:szCs w:val="22"/>
        </w:rPr>
        <w:t>methods</w:t>
      </w:r>
      <w:r w:rsidR="006E2C8C">
        <w:rPr>
          <w:rFonts w:cs="Arial"/>
          <w:szCs w:val="22"/>
        </w:rPr>
        <w:t xml:space="preserve"> for ARDS</w:t>
      </w:r>
      <w:r w:rsidR="001D3C30">
        <w:rPr>
          <w:rFonts w:cs="Arial"/>
          <w:szCs w:val="22"/>
        </w:rPr>
        <w:t xml:space="preserve"> detection</w:t>
      </w:r>
      <w:r w:rsidR="006E2C8C">
        <w:rPr>
          <w:rFonts w:cs="Arial"/>
          <w:szCs w:val="22"/>
        </w:rPr>
        <w:t xml:space="preserve">. </w:t>
      </w:r>
      <w:r w:rsidR="00632696" w:rsidRPr="00D7286E">
        <w:rPr>
          <w:rFonts w:cs="Arial"/>
          <w:szCs w:val="22"/>
        </w:rPr>
        <w:t xml:space="preserve">Our team has on board leading experts in both NLP and quality measurement </w:t>
      </w:r>
      <w:r w:rsidR="00D13841" w:rsidRPr="00D7286E">
        <w:rPr>
          <w:rFonts w:cs="Arial"/>
          <w:szCs w:val="22"/>
        </w:rPr>
        <w:t xml:space="preserve">and </w:t>
      </w:r>
      <w:r w:rsidR="00632696" w:rsidRPr="00D7286E">
        <w:rPr>
          <w:rFonts w:cs="Arial"/>
          <w:szCs w:val="22"/>
        </w:rPr>
        <w:t xml:space="preserve">thus </w:t>
      </w:r>
      <w:r w:rsidR="00A50F9D" w:rsidRPr="00D7286E">
        <w:rPr>
          <w:rFonts w:cs="Arial"/>
          <w:szCs w:val="22"/>
        </w:rPr>
        <w:t xml:space="preserve">is uniquely positioned to </w:t>
      </w:r>
      <w:r w:rsidR="00D94972" w:rsidRPr="00D7286E">
        <w:rPr>
          <w:rFonts w:cs="Arial"/>
          <w:szCs w:val="22"/>
        </w:rPr>
        <w:t xml:space="preserve">complete the proposed work and </w:t>
      </w:r>
      <w:r w:rsidR="00744943" w:rsidRPr="00D7286E">
        <w:rPr>
          <w:rFonts w:cs="Arial"/>
          <w:szCs w:val="22"/>
        </w:rPr>
        <w:t>make remarkable contributions to both fields.</w:t>
      </w:r>
    </w:p>
    <w:p w14:paraId="7C1B71DD" w14:textId="77777777" w:rsidR="00301E94" w:rsidRDefault="00E67A05" w:rsidP="00301E94">
      <w:pPr>
        <w:pStyle w:val="Heading1"/>
      </w:pPr>
      <w:r w:rsidRPr="00D825A1">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03880EB2" w14:textId="77777777"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lastRenderedPageBreak/>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23C8318B" w14:textId="542CFD90" w:rsidR="00C577A7" w:rsidRDefault="00C577A7" w:rsidP="000064D3">
      <w:pPr>
        <w:pStyle w:val="NormalWeb"/>
        <w:ind w:left="640" w:hanging="640"/>
        <w:rPr>
          <w:noProof/>
        </w:rPr>
      </w:pPr>
      <w:r>
        <w:rPr>
          <w:noProof/>
        </w:rPr>
        <w:t>5</w:t>
      </w:r>
      <w:r w:rsidR="0027264D">
        <w:rPr>
          <w:noProof/>
        </w:rPr>
        <w:tab/>
        <w:t>Miller TA</w:t>
      </w:r>
      <w:r w:rsidR="0027264D" w:rsidRPr="0027264D">
        <w:rPr>
          <w:noProof/>
        </w:rPr>
        <w:t xml:space="preserve">, </w:t>
      </w:r>
      <w:r w:rsidR="0027264D" w:rsidRPr="0027264D">
        <w:rPr>
          <w:b/>
          <w:noProof/>
        </w:rPr>
        <w:t>Dligach D</w:t>
      </w:r>
      <w:r w:rsidR="0027264D">
        <w:rPr>
          <w:noProof/>
        </w:rPr>
        <w:t>,</w:t>
      </w:r>
      <w:r w:rsidR="0027264D" w:rsidRPr="0027264D">
        <w:rPr>
          <w:noProof/>
        </w:rPr>
        <w:t xml:space="preserve"> </w:t>
      </w:r>
      <w:r w:rsidR="0027264D">
        <w:rPr>
          <w:noProof/>
        </w:rPr>
        <w:t>Savova GK</w:t>
      </w:r>
      <w:r w:rsidR="0027264D" w:rsidRPr="0027264D">
        <w:rPr>
          <w:noProof/>
        </w:rPr>
        <w:t>. Unsupervised Document Classification with Informed Topic Models. In</w:t>
      </w:r>
      <w:r w:rsidR="00E4377C">
        <w:rPr>
          <w:noProof/>
        </w:rPr>
        <w:t>:</w:t>
      </w:r>
      <w:r w:rsidR="0027264D" w:rsidRPr="0027264D">
        <w:rPr>
          <w:noProof/>
        </w:rPr>
        <w:t xml:space="preserve"> </w:t>
      </w:r>
      <w:r w:rsidR="0027264D" w:rsidRPr="00E4377C">
        <w:rPr>
          <w:i/>
          <w:noProof/>
        </w:rPr>
        <w:t>Proceedings of the 2016 Workshop on Biomedical Natural Language Processing (BioNLP 2015) held in conjunction with ACL-2016</w:t>
      </w:r>
      <w:r w:rsidR="0027264D" w:rsidRPr="0027264D">
        <w:rPr>
          <w:noProof/>
        </w:rPr>
        <w:t>. August 2016. Berlin, Germany.</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07AA6F38"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w:t>
      </w:r>
      <w:r w:rsidR="009E03F3" w:rsidRPr="009E03F3">
        <w:lastRenderedPageBreak/>
        <w:t>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39DD17A1" w14:textId="451391B8" w:rsidR="006B6B63" w:rsidRDefault="005C3DE2" w:rsidP="006B6B63">
      <w:r>
        <w:t>5</w:t>
      </w:r>
      <w:r w:rsidR="006B6B63">
        <w:t xml:space="preserve">       </w:t>
      </w:r>
      <w:r w:rsidR="00B16053">
        <w:t xml:space="preserve"> </w:t>
      </w:r>
      <w:r w:rsidR="003D61EE">
        <w:t xml:space="preserve"> </w:t>
      </w:r>
      <w:r w:rsidR="006B6B63">
        <w:t>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51737979" w14:textId="0814B6EB" w:rsidR="0052770F" w:rsidRPr="0097650E" w:rsidRDefault="00076CFB" w:rsidP="0097650E">
      <w:pPr>
        <w:pStyle w:val="DataField11pt-Single"/>
      </w:pPr>
      <w:r>
        <w:fldChar w:fldCharType="end"/>
      </w: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w:t>
      </w:r>
      <w:r w:rsidRPr="00920FDE">
        <w:lastRenderedPageBreak/>
        <w:t xml:space="preserve">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5DFA9AB6"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information suitable for large-scale analyses</w:t>
      </w:r>
      <w:r w:rsidR="00627BD9">
        <w:rPr>
          <w:rFonts w:cs="Arial"/>
          <w:szCs w:val="22"/>
        </w:rPr>
        <w:t>.</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26C189" w14:textId="77777777" w:rsidR="00067377" w:rsidRDefault="00067377">
      <w:r>
        <w:separator/>
      </w:r>
    </w:p>
  </w:endnote>
  <w:endnote w:type="continuationSeparator" w:id="0">
    <w:p w14:paraId="40E00C00" w14:textId="77777777" w:rsidR="00067377" w:rsidRDefault="00067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067B1" w14:textId="77777777" w:rsidR="00067377" w:rsidRDefault="00067377">
      <w:r>
        <w:separator/>
      </w:r>
    </w:p>
  </w:footnote>
  <w:footnote w:type="continuationSeparator" w:id="0">
    <w:p w14:paraId="08BB5844" w14:textId="77777777" w:rsidR="00067377" w:rsidRDefault="000673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3"/>
  <w:embedSystemFonts/>
  <w:activeWritingStyle w:appName="MSWord" w:lang="pt-PT" w:vendorID="64" w:dllVersion="6" w:nlCheck="1" w:checkStyle="0"/>
  <w:activeWritingStyle w:appName="MSWord" w:lang="en-US" w:vendorID="64" w:dllVersion="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676"/>
    <w:rsid w:val="0001085C"/>
    <w:rsid w:val="00011A4C"/>
    <w:rsid w:val="00023A7A"/>
    <w:rsid w:val="00025CDA"/>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5A0E"/>
    <w:rsid w:val="001069D2"/>
    <w:rsid w:val="00117E2F"/>
    <w:rsid w:val="00121506"/>
    <w:rsid w:val="00122EB3"/>
    <w:rsid w:val="001233DC"/>
    <w:rsid w:val="00130F3F"/>
    <w:rsid w:val="00132CA6"/>
    <w:rsid w:val="0013498E"/>
    <w:rsid w:val="001430A2"/>
    <w:rsid w:val="00143B61"/>
    <w:rsid w:val="0014571A"/>
    <w:rsid w:val="00146AF0"/>
    <w:rsid w:val="001476C9"/>
    <w:rsid w:val="00153999"/>
    <w:rsid w:val="001539AA"/>
    <w:rsid w:val="00156864"/>
    <w:rsid w:val="00162C81"/>
    <w:rsid w:val="00163A04"/>
    <w:rsid w:val="00170D87"/>
    <w:rsid w:val="00177A92"/>
    <w:rsid w:val="00177D49"/>
    <w:rsid w:val="00182FA9"/>
    <w:rsid w:val="001A3389"/>
    <w:rsid w:val="001A60A6"/>
    <w:rsid w:val="001A799E"/>
    <w:rsid w:val="001B00A1"/>
    <w:rsid w:val="001B1595"/>
    <w:rsid w:val="001B3825"/>
    <w:rsid w:val="001C2140"/>
    <w:rsid w:val="001C4F95"/>
    <w:rsid w:val="001C61C9"/>
    <w:rsid w:val="001C79AA"/>
    <w:rsid w:val="001C7EAD"/>
    <w:rsid w:val="001D055B"/>
    <w:rsid w:val="001D3C30"/>
    <w:rsid w:val="001D4064"/>
    <w:rsid w:val="001D4814"/>
    <w:rsid w:val="001E12A8"/>
    <w:rsid w:val="001E240D"/>
    <w:rsid w:val="001E3952"/>
    <w:rsid w:val="001E571B"/>
    <w:rsid w:val="001E7E9F"/>
    <w:rsid w:val="001F7868"/>
    <w:rsid w:val="00213C96"/>
    <w:rsid w:val="00215A8B"/>
    <w:rsid w:val="002179D0"/>
    <w:rsid w:val="00221E03"/>
    <w:rsid w:val="00226727"/>
    <w:rsid w:val="00227D4F"/>
    <w:rsid w:val="002356E6"/>
    <w:rsid w:val="002401D4"/>
    <w:rsid w:val="00240E97"/>
    <w:rsid w:val="00241711"/>
    <w:rsid w:val="0024475A"/>
    <w:rsid w:val="00256561"/>
    <w:rsid w:val="00260244"/>
    <w:rsid w:val="0026054E"/>
    <w:rsid w:val="00270FFD"/>
    <w:rsid w:val="0027264D"/>
    <w:rsid w:val="00272E65"/>
    <w:rsid w:val="0028051C"/>
    <w:rsid w:val="00285FB0"/>
    <w:rsid w:val="002923FE"/>
    <w:rsid w:val="0029517C"/>
    <w:rsid w:val="002A0B77"/>
    <w:rsid w:val="002B4EF7"/>
    <w:rsid w:val="002D4EB9"/>
    <w:rsid w:val="002D7520"/>
    <w:rsid w:val="002E02D8"/>
    <w:rsid w:val="002E5125"/>
    <w:rsid w:val="002E77D2"/>
    <w:rsid w:val="002F077E"/>
    <w:rsid w:val="002F3376"/>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9059F"/>
    <w:rsid w:val="003A7262"/>
    <w:rsid w:val="003A769E"/>
    <w:rsid w:val="003B425B"/>
    <w:rsid w:val="003C1215"/>
    <w:rsid w:val="003C2647"/>
    <w:rsid w:val="003C62D6"/>
    <w:rsid w:val="003D2399"/>
    <w:rsid w:val="003D61EE"/>
    <w:rsid w:val="003D7D31"/>
    <w:rsid w:val="003E0CB3"/>
    <w:rsid w:val="003E1568"/>
    <w:rsid w:val="003E1850"/>
    <w:rsid w:val="003E2CB7"/>
    <w:rsid w:val="003F6A45"/>
    <w:rsid w:val="0041221D"/>
    <w:rsid w:val="00412CCF"/>
    <w:rsid w:val="00417942"/>
    <w:rsid w:val="00417AEB"/>
    <w:rsid w:val="004205A7"/>
    <w:rsid w:val="004224D0"/>
    <w:rsid w:val="00423FFE"/>
    <w:rsid w:val="004268F6"/>
    <w:rsid w:val="00430725"/>
    <w:rsid w:val="00432346"/>
    <w:rsid w:val="004324AE"/>
    <w:rsid w:val="00432E30"/>
    <w:rsid w:val="00433B2F"/>
    <w:rsid w:val="00443B23"/>
    <w:rsid w:val="0044711A"/>
    <w:rsid w:val="00447F3A"/>
    <w:rsid w:val="00453871"/>
    <w:rsid w:val="00455DDF"/>
    <w:rsid w:val="004617C2"/>
    <w:rsid w:val="0046591D"/>
    <w:rsid w:val="00471679"/>
    <w:rsid w:val="004716C0"/>
    <w:rsid w:val="004759D9"/>
    <w:rsid w:val="00475BFE"/>
    <w:rsid w:val="00487A34"/>
    <w:rsid w:val="0049068A"/>
    <w:rsid w:val="004917C4"/>
    <w:rsid w:val="004A3FC8"/>
    <w:rsid w:val="004A5FC1"/>
    <w:rsid w:val="004A6FEC"/>
    <w:rsid w:val="004B10D2"/>
    <w:rsid w:val="004B305D"/>
    <w:rsid w:val="004C433C"/>
    <w:rsid w:val="004D315F"/>
    <w:rsid w:val="004E43E7"/>
    <w:rsid w:val="004F711B"/>
    <w:rsid w:val="00503A1D"/>
    <w:rsid w:val="00503B57"/>
    <w:rsid w:val="0051149C"/>
    <w:rsid w:val="0051272B"/>
    <w:rsid w:val="005139D8"/>
    <w:rsid w:val="005145BB"/>
    <w:rsid w:val="00514D1A"/>
    <w:rsid w:val="005154B3"/>
    <w:rsid w:val="00517BFD"/>
    <w:rsid w:val="00521FA7"/>
    <w:rsid w:val="00524BEF"/>
    <w:rsid w:val="0052770F"/>
    <w:rsid w:val="0054471F"/>
    <w:rsid w:val="00547AC9"/>
    <w:rsid w:val="00555CEF"/>
    <w:rsid w:val="00564E84"/>
    <w:rsid w:val="00574611"/>
    <w:rsid w:val="00580DD3"/>
    <w:rsid w:val="0058142E"/>
    <w:rsid w:val="005905A6"/>
    <w:rsid w:val="00592740"/>
    <w:rsid w:val="0059346D"/>
    <w:rsid w:val="00593EE7"/>
    <w:rsid w:val="00596C7C"/>
    <w:rsid w:val="005A1C65"/>
    <w:rsid w:val="005A1FBA"/>
    <w:rsid w:val="005B004A"/>
    <w:rsid w:val="005B4C90"/>
    <w:rsid w:val="005C1DE7"/>
    <w:rsid w:val="005C2BDD"/>
    <w:rsid w:val="005C3DE2"/>
    <w:rsid w:val="005C47A8"/>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4261"/>
    <w:rsid w:val="00627BD9"/>
    <w:rsid w:val="00631360"/>
    <w:rsid w:val="00632696"/>
    <w:rsid w:val="00636442"/>
    <w:rsid w:val="00637AA1"/>
    <w:rsid w:val="00640E3E"/>
    <w:rsid w:val="0064129C"/>
    <w:rsid w:val="0064350A"/>
    <w:rsid w:val="00643F30"/>
    <w:rsid w:val="00646AF9"/>
    <w:rsid w:val="00650611"/>
    <w:rsid w:val="006518C4"/>
    <w:rsid w:val="006609B6"/>
    <w:rsid w:val="00664704"/>
    <w:rsid w:val="006773EA"/>
    <w:rsid w:val="0068686E"/>
    <w:rsid w:val="0068699D"/>
    <w:rsid w:val="00687E24"/>
    <w:rsid w:val="00690925"/>
    <w:rsid w:val="006A353C"/>
    <w:rsid w:val="006A56FC"/>
    <w:rsid w:val="006A5A7A"/>
    <w:rsid w:val="006A741C"/>
    <w:rsid w:val="006B2D1C"/>
    <w:rsid w:val="006B3012"/>
    <w:rsid w:val="006B6B63"/>
    <w:rsid w:val="006C1E1F"/>
    <w:rsid w:val="006C7EFF"/>
    <w:rsid w:val="006D0F6F"/>
    <w:rsid w:val="006D7500"/>
    <w:rsid w:val="006E2C8C"/>
    <w:rsid w:val="006E2D1D"/>
    <w:rsid w:val="006F21FE"/>
    <w:rsid w:val="006F24B3"/>
    <w:rsid w:val="006F2DB3"/>
    <w:rsid w:val="006F3FB5"/>
    <w:rsid w:val="006F7EC6"/>
    <w:rsid w:val="00702FA8"/>
    <w:rsid w:val="007050F5"/>
    <w:rsid w:val="00710DEC"/>
    <w:rsid w:val="0071140F"/>
    <w:rsid w:val="007139B5"/>
    <w:rsid w:val="007171B3"/>
    <w:rsid w:val="00722C8F"/>
    <w:rsid w:val="00725597"/>
    <w:rsid w:val="007302D2"/>
    <w:rsid w:val="00736A7B"/>
    <w:rsid w:val="007423DE"/>
    <w:rsid w:val="00744943"/>
    <w:rsid w:val="00754CB1"/>
    <w:rsid w:val="007554DD"/>
    <w:rsid w:val="007555C2"/>
    <w:rsid w:val="0076001F"/>
    <w:rsid w:val="0076432E"/>
    <w:rsid w:val="00764C68"/>
    <w:rsid w:val="00766171"/>
    <w:rsid w:val="00766F91"/>
    <w:rsid w:val="00771B37"/>
    <w:rsid w:val="00772DE7"/>
    <w:rsid w:val="007738F5"/>
    <w:rsid w:val="007801C4"/>
    <w:rsid w:val="00781234"/>
    <w:rsid w:val="0078196C"/>
    <w:rsid w:val="00785216"/>
    <w:rsid w:val="007970D6"/>
    <w:rsid w:val="007A57FC"/>
    <w:rsid w:val="007B36A9"/>
    <w:rsid w:val="007B7AF3"/>
    <w:rsid w:val="007C50B5"/>
    <w:rsid w:val="007D0734"/>
    <w:rsid w:val="007D17A7"/>
    <w:rsid w:val="007D3BB0"/>
    <w:rsid w:val="007D7665"/>
    <w:rsid w:val="007F76B7"/>
    <w:rsid w:val="008073EB"/>
    <w:rsid w:val="00812185"/>
    <w:rsid w:val="00815712"/>
    <w:rsid w:val="00817055"/>
    <w:rsid w:val="00825E76"/>
    <w:rsid w:val="00831E1A"/>
    <w:rsid w:val="00833C9C"/>
    <w:rsid w:val="00843027"/>
    <w:rsid w:val="00844669"/>
    <w:rsid w:val="00847841"/>
    <w:rsid w:val="008640B4"/>
    <w:rsid w:val="00865D3D"/>
    <w:rsid w:val="00873DD6"/>
    <w:rsid w:val="00874211"/>
    <w:rsid w:val="00874EBC"/>
    <w:rsid w:val="00877D7B"/>
    <w:rsid w:val="00890639"/>
    <w:rsid w:val="00890A70"/>
    <w:rsid w:val="008916D2"/>
    <w:rsid w:val="00891E5B"/>
    <w:rsid w:val="00894086"/>
    <w:rsid w:val="008A5F6B"/>
    <w:rsid w:val="008B650E"/>
    <w:rsid w:val="008C58F0"/>
    <w:rsid w:val="008C773A"/>
    <w:rsid w:val="008D2A7F"/>
    <w:rsid w:val="008D7E9A"/>
    <w:rsid w:val="008E307C"/>
    <w:rsid w:val="008E4094"/>
    <w:rsid w:val="008E5AF7"/>
    <w:rsid w:val="008F1464"/>
    <w:rsid w:val="008F4105"/>
    <w:rsid w:val="008F5EB1"/>
    <w:rsid w:val="008F793F"/>
    <w:rsid w:val="00902C46"/>
    <w:rsid w:val="009054EA"/>
    <w:rsid w:val="00911D46"/>
    <w:rsid w:val="00920FDE"/>
    <w:rsid w:val="009211D3"/>
    <w:rsid w:val="00934124"/>
    <w:rsid w:val="009342B2"/>
    <w:rsid w:val="0094070E"/>
    <w:rsid w:val="009503B7"/>
    <w:rsid w:val="00952A27"/>
    <w:rsid w:val="00964CC7"/>
    <w:rsid w:val="009678A6"/>
    <w:rsid w:val="0097650E"/>
    <w:rsid w:val="00980E93"/>
    <w:rsid w:val="00983E6C"/>
    <w:rsid w:val="009878EB"/>
    <w:rsid w:val="009918EC"/>
    <w:rsid w:val="00992E20"/>
    <w:rsid w:val="009A206C"/>
    <w:rsid w:val="009A4D23"/>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1045"/>
    <w:rsid w:val="00AA6139"/>
    <w:rsid w:val="00AC6C1A"/>
    <w:rsid w:val="00AC70FC"/>
    <w:rsid w:val="00AD36DB"/>
    <w:rsid w:val="00AE2BEF"/>
    <w:rsid w:val="00AE41C4"/>
    <w:rsid w:val="00AE4C9F"/>
    <w:rsid w:val="00AE5A14"/>
    <w:rsid w:val="00AE686E"/>
    <w:rsid w:val="00AF057B"/>
    <w:rsid w:val="00B0405E"/>
    <w:rsid w:val="00B053D1"/>
    <w:rsid w:val="00B0576B"/>
    <w:rsid w:val="00B14FE6"/>
    <w:rsid w:val="00B16053"/>
    <w:rsid w:val="00B24A8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90AA1"/>
    <w:rsid w:val="00B929F5"/>
    <w:rsid w:val="00B932BD"/>
    <w:rsid w:val="00BA0C94"/>
    <w:rsid w:val="00BA1314"/>
    <w:rsid w:val="00BA1E20"/>
    <w:rsid w:val="00BA57B1"/>
    <w:rsid w:val="00BA78D9"/>
    <w:rsid w:val="00BB7A15"/>
    <w:rsid w:val="00BC161F"/>
    <w:rsid w:val="00BC336C"/>
    <w:rsid w:val="00BC7D79"/>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82B4D"/>
    <w:rsid w:val="00C84008"/>
    <w:rsid w:val="00C84F11"/>
    <w:rsid w:val="00C85025"/>
    <w:rsid w:val="00C87C48"/>
    <w:rsid w:val="00C918BD"/>
    <w:rsid w:val="00C92E6D"/>
    <w:rsid w:val="00C94AE7"/>
    <w:rsid w:val="00CA00D1"/>
    <w:rsid w:val="00CA0D0E"/>
    <w:rsid w:val="00CA468D"/>
    <w:rsid w:val="00CA4A61"/>
    <w:rsid w:val="00CA680A"/>
    <w:rsid w:val="00CA7DFA"/>
    <w:rsid w:val="00CB05F9"/>
    <w:rsid w:val="00CB305D"/>
    <w:rsid w:val="00CB3F18"/>
    <w:rsid w:val="00CC069D"/>
    <w:rsid w:val="00CC56E5"/>
    <w:rsid w:val="00CC669E"/>
    <w:rsid w:val="00CD18AF"/>
    <w:rsid w:val="00CD2F14"/>
    <w:rsid w:val="00CD4018"/>
    <w:rsid w:val="00CD6CC0"/>
    <w:rsid w:val="00CE0951"/>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B0B"/>
    <w:rsid w:val="00D94972"/>
    <w:rsid w:val="00DA228B"/>
    <w:rsid w:val="00DB7B85"/>
    <w:rsid w:val="00DC0E4C"/>
    <w:rsid w:val="00DC1B30"/>
    <w:rsid w:val="00DD31B4"/>
    <w:rsid w:val="00DD3F97"/>
    <w:rsid w:val="00DD658F"/>
    <w:rsid w:val="00DE72D9"/>
    <w:rsid w:val="00DF1DF5"/>
    <w:rsid w:val="00DF7645"/>
    <w:rsid w:val="00E04BA6"/>
    <w:rsid w:val="00E11E15"/>
    <w:rsid w:val="00E1276A"/>
    <w:rsid w:val="00E127A1"/>
    <w:rsid w:val="00E167E9"/>
    <w:rsid w:val="00E3138C"/>
    <w:rsid w:val="00E355C2"/>
    <w:rsid w:val="00E37E57"/>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4F62"/>
    <w:rsid w:val="00E955BB"/>
    <w:rsid w:val="00E96D57"/>
    <w:rsid w:val="00EA0405"/>
    <w:rsid w:val="00EA19E9"/>
    <w:rsid w:val="00EA4A0D"/>
    <w:rsid w:val="00EA7DD2"/>
    <w:rsid w:val="00EC00A2"/>
    <w:rsid w:val="00EC5725"/>
    <w:rsid w:val="00ED35D0"/>
    <w:rsid w:val="00EE518B"/>
    <w:rsid w:val="00EE670F"/>
    <w:rsid w:val="00EF160F"/>
    <w:rsid w:val="00EF2A42"/>
    <w:rsid w:val="00EF4C32"/>
    <w:rsid w:val="00EF69CD"/>
    <w:rsid w:val="00F02126"/>
    <w:rsid w:val="00F0419B"/>
    <w:rsid w:val="00F0786C"/>
    <w:rsid w:val="00F07AB3"/>
    <w:rsid w:val="00F07C07"/>
    <w:rsid w:val="00F262AB"/>
    <w:rsid w:val="00F27BAA"/>
    <w:rsid w:val="00F323F3"/>
    <w:rsid w:val="00F3267A"/>
    <w:rsid w:val="00F36113"/>
    <w:rsid w:val="00F43690"/>
    <w:rsid w:val="00F47DD1"/>
    <w:rsid w:val="00F67EB0"/>
    <w:rsid w:val="00F7284D"/>
    <w:rsid w:val="00F80CFC"/>
    <w:rsid w:val="00F900B2"/>
    <w:rsid w:val="00F96070"/>
    <w:rsid w:val="00F976CB"/>
    <w:rsid w:val="00FA00C6"/>
    <w:rsid w:val="00FA3F62"/>
    <w:rsid w:val="00FA6209"/>
    <w:rsid w:val="00FB5C05"/>
    <w:rsid w:val="00FC139B"/>
    <w:rsid w:val="00FC1F3B"/>
    <w:rsid w:val="00FC407C"/>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5</Pages>
  <Words>4696</Words>
  <Characters>26773</Characters>
  <Application>Microsoft Macintosh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1407</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597</cp:revision>
  <cp:lastPrinted>2011-03-11T19:43:00Z</cp:lastPrinted>
  <dcterms:created xsi:type="dcterms:W3CDTF">2015-03-31T19:44:00Z</dcterms:created>
  <dcterms:modified xsi:type="dcterms:W3CDTF">2017-10-1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